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55C738" w14:textId="41B65695" w:rsidR="00162CA4" w:rsidRDefault="00162CA4" w:rsidP="00162CA4">
      <w:pPr>
        <w:outlineLvl w:val="0"/>
        <w:rPr>
          <w:sz w:val="22"/>
          <w:szCs w:val="22"/>
        </w:rPr>
      </w:pPr>
    </w:p>
    <w:tbl>
      <w:tblPr>
        <w:tblW w:w="11660" w:type="dxa"/>
        <w:tblInd w:w="-1040" w:type="dxa"/>
        <w:tblLayout w:type="fixed"/>
        <w:tblLook w:val="04A0" w:firstRow="1" w:lastRow="0" w:firstColumn="1" w:lastColumn="0" w:noHBand="0" w:noVBand="1"/>
      </w:tblPr>
      <w:tblGrid>
        <w:gridCol w:w="1220"/>
        <w:gridCol w:w="973"/>
        <w:gridCol w:w="827"/>
        <w:gridCol w:w="720"/>
        <w:gridCol w:w="900"/>
        <w:gridCol w:w="630"/>
        <w:gridCol w:w="810"/>
        <w:gridCol w:w="988"/>
        <w:gridCol w:w="902"/>
        <w:gridCol w:w="810"/>
        <w:gridCol w:w="1080"/>
        <w:gridCol w:w="827"/>
        <w:gridCol w:w="973"/>
      </w:tblGrid>
      <w:tr w:rsidR="00162CA4" w:rsidRPr="00AD1501" w14:paraId="251CD051" w14:textId="77777777" w:rsidTr="00C06192">
        <w:trPr>
          <w:trHeight w:val="846"/>
        </w:trPr>
        <w:tc>
          <w:tcPr>
            <w:tcW w:w="122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C87FBD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1800" w:type="dxa"/>
            <w:gridSpan w:val="2"/>
            <w:tcBorders>
              <w:top w:val="single" w:sz="8" w:space="0" w:color="auto"/>
              <w:left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1D9720B" w14:textId="77777777" w:rsidR="00162CA4" w:rsidRPr="00AD1501" w:rsidRDefault="00162CA4" w:rsidP="00C06192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AD1501">
              <w:rPr>
                <w:b/>
                <w:bCs/>
                <w:color w:val="000000"/>
                <w:sz w:val="22"/>
                <w:szCs w:val="22"/>
              </w:rPr>
              <w:t>Polysaccharides</w:t>
            </w:r>
          </w:p>
          <w:p w14:paraId="5DF8D78D" w14:textId="77777777" w:rsidR="00162CA4" w:rsidRPr="00AD1501" w:rsidRDefault="00162CA4" w:rsidP="00C06192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AD1501">
              <w:rPr>
                <w:b/>
                <w:bCs/>
                <w:color w:val="000000"/>
                <w:sz w:val="22"/>
                <w:szCs w:val="22"/>
              </w:rPr>
              <w:t>(900-1200 cm</w:t>
            </w:r>
            <w:r w:rsidRPr="00AD1501">
              <w:rPr>
                <w:b/>
                <w:bCs/>
                <w:color w:val="000000"/>
                <w:sz w:val="22"/>
                <w:szCs w:val="22"/>
                <w:vertAlign w:val="superscript"/>
              </w:rPr>
              <w:t>-1</w:t>
            </w:r>
            <w:r w:rsidRPr="00AD1501">
              <w:rPr>
                <w:b/>
                <w:bCs/>
                <w:color w:val="000000"/>
                <w:sz w:val="22"/>
                <w:szCs w:val="22"/>
              </w:rPr>
              <w:t>)</w:t>
            </w:r>
            <w:r w:rsidRPr="00AD1501">
              <w:rPr>
                <w:b/>
                <w:bCs/>
                <w:color w:val="00000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1620" w:type="dxa"/>
            <w:gridSpan w:val="2"/>
            <w:tcBorders>
              <w:top w:val="single" w:sz="8" w:space="0" w:color="auto"/>
              <w:left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E7227F9" w14:textId="77777777" w:rsidR="00162CA4" w:rsidRPr="00AD1501" w:rsidRDefault="00162CA4" w:rsidP="00C06192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AD1501">
              <w:rPr>
                <w:b/>
                <w:bCs/>
                <w:color w:val="000000"/>
                <w:sz w:val="22"/>
                <w:szCs w:val="22"/>
              </w:rPr>
              <w:t>Ether Linkage</w:t>
            </w:r>
          </w:p>
          <w:p w14:paraId="6C743693" w14:textId="77777777" w:rsidR="00162CA4" w:rsidRPr="00AD1501" w:rsidRDefault="00162CA4" w:rsidP="00C06192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AD1501">
              <w:rPr>
                <w:b/>
                <w:bCs/>
                <w:color w:val="000000"/>
                <w:sz w:val="22"/>
                <w:szCs w:val="22"/>
              </w:rPr>
              <w:t>(1150 cm</w:t>
            </w:r>
            <w:r w:rsidRPr="00AD1501">
              <w:rPr>
                <w:b/>
                <w:bCs/>
                <w:color w:val="000000"/>
                <w:sz w:val="22"/>
                <w:szCs w:val="22"/>
                <w:vertAlign w:val="superscript"/>
              </w:rPr>
              <w:t>-1</w:t>
            </w:r>
            <w:r w:rsidRPr="00AD1501">
              <w:rPr>
                <w:b/>
                <w:bCs/>
                <w:color w:val="000000"/>
                <w:sz w:val="22"/>
                <w:szCs w:val="22"/>
              </w:rPr>
              <w:t>)</w:t>
            </w:r>
            <w:r w:rsidRPr="00AD1501">
              <w:rPr>
                <w:b/>
                <w:bCs/>
                <w:color w:val="000000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440" w:type="dxa"/>
            <w:gridSpan w:val="2"/>
            <w:tcBorders>
              <w:top w:val="single" w:sz="8" w:space="0" w:color="auto"/>
              <w:left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15E8B4E" w14:textId="77777777" w:rsidR="00162CA4" w:rsidRPr="00AD1501" w:rsidRDefault="00162CA4" w:rsidP="00C06192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AD1501">
              <w:rPr>
                <w:b/>
                <w:bCs/>
                <w:color w:val="000000"/>
                <w:sz w:val="22"/>
                <w:szCs w:val="22"/>
              </w:rPr>
              <w:t>Carbonyl</w:t>
            </w:r>
          </w:p>
          <w:p w14:paraId="63130A5F" w14:textId="77777777" w:rsidR="00162CA4" w:rsidRPr="00AD1501" w:rsidRDefault="00162CA4" w:rsidP="00C06192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AD1501">
              <w:rPr>
                <w:b/>
                <w:bCs/>
                <w:color w:val="000000"/>
                <w:sz w:val="22"/>
                <w:szCs w:val="22"/>
              </w:rPr>
              <w:t>(1738 cm</w:t>
            </w:r>
            <w:r w:rsidRPr="00AD1501">
              <w:rPr>
                <w:b/>
                <w:bCs/>
                <w:color w:val="000000"/>
                <w:sz w:val="22"/>
                <w:szCs w:val="22"/>
                <w:vertAlign w:val="superscript"/>
              </w:rPr>
              <w:t>-1</w:t>
            </w:r>
            <w:r w:rsidRPr="00AD1501">
              <w:rPr>
                <w:b/>
                <w:bCs/>
                <w:color w:val="000000"/>
                <w:sz w:val="22"/>
                <w:szCs w:val="22"/>
              </w:rPr>
              <w:t>)</w:t>
            </w:r>
            <w:r w:rsidRPr="00AD1501">
              <w:rPr>
                <w:b/>
                <w:bCs/>
                <w:color w:val="000000"/>
                <w:sz w:val="22"/>
                <w:szCs w:val="22"/>
                <w:vertAlign w:val="superscript"/>
              </w:rPr>
              <w:t xml:space="preserve"> 2</w:t>
            </w:r>
          </w:p>
        </w:tc>
        <w:tc>
          <w:tcPr>
            <w:tcW w:w="1890" w:type="dxa"/>
            <w:gridSpan w:val="2"/>
            <w:tcBorders>
              <w:top w:val="single" w:sz="8" w:space="0" w:color="auto"/>
              <w:left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C81D2F3" w14:textId="77777777" w:rsidR="00162CA4" w:rsidRPr="00AD1501" w:rsidRDefault="00162CA4" w:rsidP="00C06192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AD1501">
              <w:rPr>
                <w:b/>
                <w:bCs/>
                <w:color w:val="000000"/>
                <w:sz w:val="22"/>
                <w:szCs w:val="22"/>
              </w:rPr>
              <w:t>Amide  I</w:t>
            </w:r>
          </w:p>
          <w:p w14:paraId="4B869875" w14:textId="77777777" w:rsidR="00162CA4" w:rsidRPr="00AD1501" w:rsidRDefault="00162CA4" w:rsidP="00C06192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AD1501">
              <w:rPr>
                <w:b/>
                <w:bCs/>
                <w:color w:val="000000"/>
                <w:sz w:val="22"/>
                <w:szCs w:val="22"/>
              </w:rPr>
              <w:t>(1600-1700 cm</w:t>
            </w:r>
            <w:r w:rsidRPr="00AD1501">
              <w:rPr>
                <w:b/>
                <w:bCs/>
                <w:color w:val="000000"/>
                <w:sz w:val="22"/>
                <w:szCs w:val="22"/>
                <w:vertAlign w:val="superscript"/>
              </w:rPr>
              <w:t>-1</w:t>
            </w:r>
            <w:r w:rsidRPr="00AD1501">
              <w:rPr>
                <w:b/>
                <w:bCs/>
                <w:color w:val="000000"/>
                <w:sz w:val="22"/>
                <w:szCs w:val="22"/>
              </w:rPr>
              <w:t>)</w:t>
            </w:r>
            <w:r w:rsidRPr="00AD1501">
              <w:rPr>
                <w:b/>
                <w:bCs/>
                <w:color w:val="000000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890" w:type="dxa"/>
            <w:gridSpan w:val="2"/>
            <w:tcBorders>
              <w:top w:val="single" w:sz="8" w:space="0" w:color="auto"/>
              <w:left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59394CD" w14:textId="77777777" w:rsidR="00162CA4" w:rsidRPr="00AD1501" w:rsidRDefault="00162CA4" w:rsidP="00C06192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AD1501">
              <w:rPr>
                <w:b/>
                <w:bCs/>
                <w:color w:val="000000"/>
                <w:sz w:val="22"/>
                <w:szCs w:val="22"/>
              </w:rPr>
              <w:t>Aromatics</w:t>
            </w:r>
          </w:p>
          <w:p w14:paraId="09C03D37" w14:textId="77777777" w:rsidR="00162CA4" w:rsidRPr="00AD1501" w:rsidRDefault="00162CA4" w:rsidP="00C06192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AD1501">
              <w:rPr>
                <w:b/>
                <w:bCs/>
                <w:color w:val="000000"/>
                <w:sz w:val="22"/>
                <w:szCs w:val="22"/>
              </w:rPr>
              <w:t>(1508-1510 cm</w:t>
            </w:r>
            <w:r w:rsidRPr="00AD1501">
              <w:rPr>
                <w:b/>
                <w:bCs/>
                <w:color w:val="000000"/>
                <w:sz w:val="22"/>
                <w:szCs w:val="22"/>
                <w:vertAlign w:val="superscript"/>
              </w:rPr>
              <w:t>-1</w:t>
            </w:r>
            <w:r w:rsidRPr="00AD1501">
              <w:rPr>
                <w:b/>
                <w:bCs/>
                <w:color w:val="000000"/>
                <w:sz w:val="22"/>
                <w:szCs w:val="22"/>
              </w:rPr>
              <w:t>)</w:t>
            </w:r>
            <w:r w:rsidRPr="00AD1501">
              <w:rPr>
                <w:b/>
                <w:bCs/>
                <w:color w:val="00000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1800" w:type="dxa"/>
            <w:gridSpan w:val="2"/>
            <w:tcBorders>
              <w:top w:val="single" w:sz="8" w:space="0" w:color="auto"/>
              <w:left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EF9180F" w14:textId="77777777" w:rsidR="00162CA4" w:rsidRPr="00AD1501" w:rsidRDefault="00162CA4" w:rsidP="00C06192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>
              <w:rPr>
                <w:b/>
                <w:bCs/>
                <w:color w:val="000000"/>
                <w:sz w:val="22"/>
                <w:szCs w:val="22"/>
              </w:rPr>
              <w:t>Polysaccharides to Amide I Ratio</w:t>
            </w:r>
          </w:p>
        </w:tc>
      </w:tr>
      <w:tr w:rsidR="00162CA4" w:rsidRPr="00AD1501" w14:paraId="3E9B2166" w14:textId="77777777" w:rsidTr="00C06192">
        <w:trPr>
          <w:trHeight w:val="320"/>
        </w:trPr>
        <w:tc>
          <w:tcPr>
            <w:tcW w:w="11660" w:type="dxa"/>
            <w:gridSpan w:val="1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2EFD9"/>
            <w:noWrap/>
            <w:vAlign w:val="center"/>
            <w:hideMark/>
          </w:tcPr>
          <w:p w14:paraId="5D70773C" w14:textId="77777777" w:rsidR="00162CA4" w:rsidRPr="00AD1501" w:rsidRDefault="00162CA4" w:rsidP="00C06192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AD1501">
              <w:rPr>
                <w:b/>
                <w:bCs/>
                <w:color w:val="000000"/>
                <w:sz w:val="22"/>
                <w:szCs w:val="22"/>
              </w:rPr>
              <w:t>Spruce 2016</w:t>
            </w:r>
          </w:p>
        </w:tc>
      </w:tr>
      <w:tr w:rsidR="00162CA4" w:rsidRPr="00AD1501" w14:paraId="5E70EE6A" w14:textId="77777777" w:rsidTr="00C06192">
        <w:trPr>
          <w:trHeight w:val="413"/>
        </w:trPr>
        <w:tc>
          <w:tcPr>
            <w:tcW w:w="12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5D0F68" w14:textId="77777777" w:rsidR="00162CA4" w:rsidRPr="00AD1501" w:rsidRDefault="00162CA4" w:rsidP="00C06192">
            <w:pPr>
              <w:jc w:val="right"/>
              <w:rPr>
                <w:b/>
                <w:bCs/>
                <w:color w:val="000000"/>
                <w:sz w:val="22"/>
                <w:szCs w:val="22"/>
              </w:rPr>
            </w:pPr>
            <w:r w:rsidRPr="00AD1501">
              <w:rPr>
                <w:b/>
                <w:bCs/>
                <w:color w:val="000000"/>
                <w:sz w:val="22"/>
                <w:szCs w:val="22"/>
              </w:rPr>
              <w:t>Harvested Spruce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50250" w14:textId="77777777" w:rsidR="00162CA4" w:rsidRPr="00AD1501" w:rsidRDefault="00162CA4" w:rsidP="00C06192">
            <w:pPr>
              <w:jc w:val="right"/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529</w:t>
            </w:r>
          </w:p>
        </w:tc>
        <w:tc>
          <w:tcPr>
            <w:tcW w:w="82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D6A8BB" w14:textId="77777777" w:rsidR="00162CA4" w:rsidRPr="00AD1501" w:rsidRDefault="00162CA4" w:rsidP="00C06192">
            <w:pPr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(±3)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3D68A" w14:textId="77777777" w:rsidR="00162CA4" w:rsidRPr="00AD1501" w:rsidRDefault="00162CA4" w:rsidP="00C06192">
            <w:pPr>
              <w:jc w:val="right"/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1A4658" w14:textId="77777777" w:rsidR="00162CA4" w:rsidRPr="00AD1501" w:rsidRDefault="00162CA4" w:rsidP="00C06192">
            <w:pPr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(±2)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9927D" w14:textId="77777777" w:rsidR="00162CA4" w:rsidRPr="00AD1501" w:rsidRDefault="00162CA4" w:rsidP="00C06192">
            <w:pPr>
              <w:jc w:val="right"/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3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4563E9" w14:textId="77777777" w:rsidR="00162CA4" w:rsidRPr="00AD1501" w:rsidRDefault="00162CA4" w:rsidP="00C06192">
            <w:pPr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(±1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6925A" w14:textId="77777777" w:rsidR="00162CA4" w:rsidRPr="00AD1501" w:rsidRDefault="00162CA4" w:rsidP="00C06192">
            <w:pPr>
              <w:jc w:val="right"/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193</w:t>
            </w:r>
          </w:p>
        </w:tc>
        <w:tc>
          <w:tcPr>
            <w:tcW w:w="902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F94A60" w14:textId="77777777" w:rsidR="00162CA4" w:rsidRPr="00AD1501" w:rsidRDefault="00162CA4" w:rsidP="00C06192">
            <w:pPr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(±4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717AB" w14:textId="77777777" w:rsidR="00162CA4" w:rsidRPr="00AD1501" w:rsidRDefault="00162CA4" w:rsidP="00C06192">
            <w:pPr>
              <w:jc w:val="right"/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3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3F050" w14:textId="77777777" w:rsidR="00162CA4" w:rsidRPr="00AD1501" w:rsidRDefault="00162CA4" w:rsidP="00C06192">
            <w:pPr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(±1)</w:t>
            </w:r>
          </w:p>
        </w:tc>
        <w:tc>
          <w:tcPr>
            <w:tcW w:w="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F66E3D5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2.7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F5A1E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0.1)</w:t>
            </w:r>
          </w:p>
        </w:tc>
      </w:tr>
      <w:tr w:rsidR="00162CA4" w:rsidRPr="00AD1501" w14:paraId="518E2999" w14:textId="77777777" w:rsidTr="00C06192">
        <w:trPr>
          <w:trHeight w:val="320"/>
        </w:trPr>
        <w:tc>
          <w:tcPr>
            <w:tcW w:w="11660" w:type="dxa"/>
            <w:gridSpan w:val="1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2D773738" w14:textId="77777777" w:rsidR="00162CA4" w:rsidRPr="00AD1501" w:rsidRDefault="00162CA4" w:rsidP="00C06192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AD1501">
              <w:rPr>
                <w:b/>
                <w:bCs/>
                <w:color w:val="000000"/>
                <w:sz w:val="22"/>
                <w:szCs w:val="22"/>
              </w:rPr>
              <w:t>Spruce 2019</w:t>
            </w:r>
          </w:p>
        </w:tc>
      </w:tr>
      <w:tr w:rsidR="00162CA4" w:rsidRPr="00AD1501" w14:paraId="16DB127E" w14:textId="77777777" w:rsidTr="00C06192">
        <w:trPr>
          <w:trHeight w:val="320"/>
        </w:trPr>
        <w:tc>
          <w:tcPr>
            <w:tcW w:w="12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DEACA5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Lower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21C84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425</w:t>
            </w:r>
          </w:p>
        </w:tc>
        <w:tc>
          <w:tcPr>
            <w:tcW w:w="82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5CE758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41)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3EA52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5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E10CFA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1)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BADB5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4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03DF42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3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8AD08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302</w:t>
            </w:r>
          </w:p>
        </w:tc>
        <w:tc>
          <w:tcPr>
            <w:tcW w:w="902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3305BE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17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00AFE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251E4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6)</w:t>
            </w:r>
          </w:p>
        </w:tc>
        <w:tc>
          <w:tcPr>
            <w:tcW w:w="827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EC8AB1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1.4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193AD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0.2)</w:t>
            </w:r>
          </w:p>
        </w:tc>
      </w:tr>
      <w:tr w:rsidR="00162CA4" w:rsidRPr="00AD1501" w14:paraId="288151CC" w14:textId="77777777" w:rsidTr="00C06192">
        <w:trPr>
          <w:trHeight w:val="320"/>
        </w:trPr>
        <w:tc>
          <w:tcPr>
            <w:tcW w:w="12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61198D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Middle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E35C0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440</w:t>
            </w:r>
          </w:p>
        </w:tc>
        <w:tc>
          <w:tcPr>
            <w:tcW w:w="82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00E695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33)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AC82F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5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FE75AF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1)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5A6C4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4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0BB880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5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1AD63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290</w:t>
            </w:r>
          </w:p>
        </w:tc>
        <w:tc>
          <w:tcPr>
            <w:tcW w:w="902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55933A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9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DBD9C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4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FE396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3)</w:t>
            </w: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AAE123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1.5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BC7EA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0.2)</w:t>
            </w:r>
          </w:p>
        </w:tc>
      </w:tr>
      <w:tr w:rsidR="00162CA4" w:rsidRPr="00AD1501" w14:paraId="460721D0" w14:textId="77777777" w:rsidTr="00C06192">
        <w:trPr>
          <w:trHeight w:val="320"/>
        </w:trPr>
        <w:tc>
          <w:tcPr>
            <w:tcW w:w="12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2BC745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Middle-ES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85279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430</w:t>
            </w:r>
          </w:p>
        </w:tc>
        <w:tc>
          <w:tcPr>
            <w:tcW w:w="82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D0AC78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20)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5607E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5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03A700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1)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A940C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4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7E83AD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3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E4C3A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295</w:t>
            </w:r>
          </w:p>
        </w:tc>
        <w:tc>
          <w:tcPr>
            <w:tcW w:w="902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0F38BE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11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0AB9C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5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470AA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1)</w:t>
            </w: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23004D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1.5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F5BF1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0.1)</w:t>
            </w:r>
          </w:p>
        </w:tc>
      </w:tr>
      <w:tr w:rsidR="00162CA4" w:rsidRPr="00AD1501" w14:paraId="4ECC593D" w14:textId="77777777" w:rsidTr="00C06192">
        <w:trPr>
          <w:trHeight w:val="340"/>
        </w:trPr>
        <w:tc>
          <w:tcPr>
            <w:tcW w:w="12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A90CBF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Upper</w:t>
            </w:r>
          </w:p>
        </w:tc>
        <w:tc>
          <w:tcPr>
            <w:tcW w:w="9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5AA93E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389</w:t>
            </w:r>
          </w:p>
        </w:tc>
        <w:tc>
          <w:tcPr>
            <w:tcW w:w="82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1B8FA8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5)</w:t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62FB97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5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5ACEB6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1)</w:t>
            </w:r>
          </w:p>
        </w:tc>
        <w:tc>
          <w:tcPr>
            <w:tcW w:w="6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B8E385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4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FD697D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1)</w:t>
            </w:r>
          </w:p>
        </w:tc>
        <w:tc>
          <w:tcPr>
            <w:tcW w:w="98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C4CA22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315</w:t>
            </w:r>
          </w:p>
        </w:tc>
        <w:tc>
          <w:tcPr>
            <w:tcW w:w="90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8B5F81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7)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DBB9F2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5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949D6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3)</w:t>
            </w: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512772E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1.3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2CA6D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0.0)</w:t>
            </w:r>
          </w:p>
        </w:tc>
      </w:tr>
      <w:tr w:rsidR="00162CA4" w:rsidRPr="00AD1501" w14:paraId="5C183F47" w14:textId="77777777" w:rsidTr="00C06192">
        <w:trPr>
          <w:trHeight w:val="320"/>
        </w:trPr>
        <w:tc>
          <w:tcPr>
            <w:tcW w:w="11660" w:type="dxa"/>
            <w:gridSpan w:val="1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2CC"/>
            <w:noWrap/>
            <w:vAlign w:val="center"/>
            <w:hideMark/>
          </w:tcPr>
          <w:p w14:paraId="1088685C" w14:textId="77777777" w:rsidR="00162CA4" w:rsidRPr="00AD1501" w:rsidRDefault="00162CA4" w:rsidP="00C06192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AD1501">
              <w:rPr>
                <w:b/>
                <w:bCs/>
                <w:color w:val="000000"/>
                <w:sz w:val="22"/>
                <w:szCs w:val="22"/>
              </w:rPr>
              <w:t>Lodgepole 2016</w:t>
            </w:r>
          </w:p>
        </w:tc>
      </w:tr>
      <w:tr w:rsidR="00162CA4" w:rsidRPr="00AD1501" w14:paraId="38410779" w14:textId="77777777" w:rsidTr="00C06192">
        <w:trPr>
          <w:trHeight w:val="340"/>
        </w:trPr>
        <w:tc>
          <w:tcPr>
            <w:tcW w:w="12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4066ED" w14:textId="77777777" w:rsidR="00162CA4" w:rsidRPr="00AD1501" w:rsidRDefault="00162CA4" w:rsidP="00C06192">
            <w:pPr>
              <w:jc w:val="right"/>
              <w:rPr>
                <w:b/>
                <w:bCs/>
                <w:color w:val="000000"/>
                <w:sz w:val="22"/>
                <w:szCs w:val="22"/>
              </w:rPr>
            </w:pPr>
            <w:r w:rsidRPr="00AD1501">
              <w:rPr>
                <w:b/>
                <w:bCs/>
                <w:color w:val="000000"/>
                <w:sz w:val="22"/>
                <w:szCs w:val="22"/>
              </w:rPr>
              <w:t>Harvested Lodgepole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96DA9" w14:textId="77777777" w:rsidR="00162CA4" w:rsidRPr="00AD1501" w:rsidRDefault="00162CA4" w:rsidP="00C06192">
            <w:pPr>
              <w:jc w:val="right"/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535</w:t>
            </w:r>
          </w:p>
        </w:tc>
        <w:tc>
          <w:tcPr>
            <w:tcW w:w="82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B0C4E3" w14:textId="77777777" w:rsidR="00162CA4" w:rsidRPr="00AD1501" w:rsidRDefault="00162CA4" w:rsidP="00C06192">
            <w:pPr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(±18)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DFFCC" w14:textId="77777777" w:rsidR="00162CA4" w:rsidRPr="00AD1501" w:rsidRDefault="00162CA4" w:rsidP="00C06192">
            <w:pPr>
              <w:jc w:val="right"/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6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CB0BF3" w14:textId="77777777" w:rsidR="00162CA4" w:rsidRPr="00AD1501" w:rsidRDefault="00162CA4" w:rsidP="00C06192">
            <w:pPr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(±2)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6571F" w14:textId="77777777" w:rsidR="00162CA4" w:rsidRPr="00AD1501" w:rsidRDefault="00162CA4" w:rsidP="00C06192">
            <w:pPr>
              <w:jc w:val="right"/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7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992531" w14:textId="77777777" w:rsidR="00162CA4" w:rsidRPr="00AD1501" w:rsidRDefault="00162CA4" w:rsidP="00C06192">
            <w:pPr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(±6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495F9" w14:textId="77777777" w:rsidR="00162CA4" w:rsidRPr="00AD1501" w:rsidRDefault="00162CA4" w:rsidP="00C06192">
            <w:pPr>
              <w:jc w:val="right"/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180</w:t>
            </w:r>
          </w:p>
        </w:tc>
        <w:tc>
          <w:tcPr>
            <w:tcW w:w="902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6A751B" w14:textId="77777777" w:rsidR="00162CA4" w:rsidRPr="00AD1501" w:rsidRDefault="00162CA4" w:rsidP="00C06192">
            <w:pPr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(±6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B6C32" w14:textId="77777777" w:rsidR="00162CA4" w:rsidRPr="00AD1501" w:rsidRDefault="00162CA4" w:rsidP="00C06192">
            <w:pPr>
              <w:jc w:val="right"/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27667" w14:textId="77777777" w:rsidR="00162CA4" w:rsidRPr="00AD1501" w:rsidRDefault="00162CA4" w:rsidP="00C06192">
            <w:pPr>
              <w:rPr>
                <w:bCs/>
                <w:color w:val="000000"/>
                <w:sz w:val="22"/>
                <w:szCs w:val="22"/>
              </w:rPr>
            </w:pPr>
            <w:r w:rsidRPr="00AD1501">
              <w:rPr>
                <w:bCs/>
                <w:color w:val="000000"/>
                <w:sz w:val="22"/>
                <w:szCs w:val="22"/>
              </w:rPr>
              <w:t>(±1)</w:t>
            </w:r>
          </w:p>
        </w:tc>
        <w:tc>
          <w:tcPr>
            <w:tcW w:w="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B554F1E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3.0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91BEC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0.2)</w:t>
            </w:r>
          </w:p>
        </w:tc>
      </w:tr>
      <w:tr w:rsidR="00162CA4" w:rsidRPr="00AD1501" w14:paraId="74B733FA" w14:textId="77777777" w:rsidTr="00C06192">
        <w:trPr>
          <w:trHeight w:val="320"/>
        </w:trPr>
        <w:tc>
          <w:tcPr>
            <w:tcW w:w="11660" w:type="dxa"/>
            <w:gridSpan w:val="1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2CC"/>
            <w:noWrap/>
            <w:vAlign w:val="center"/>
            <w:hideMark/>
          </w:tcPr>
          <w:p w14:paraId="31C88586" w14:textId="77777777" w:rsidR="00162CA4" w:rsidRPr="00AD1501" w:rsidRDefault="00162CA4" w:rsidP="00C06192">
            <w:pPr>
              <w:jc w:val="center"/>
              <w:rPr>
                <w:b/>
                <w:bCs/>
                <w:color w:val="000000"/>
                <w:sz w:val="22"/>
                <w:szCs w:val="22"/>
              </w:rPr>
            </w:pPr>
            <w:r w:rsidRPr="00AD1501">
              <w:rPr>
                <w:b/>
                <w:bCs/>
                <w:color w:val="000000"/>
                <w:sz w:val="22"/>
                <w:szCs w:val="22"/>
              </w:rPr>
              <w:t>Lodgepole 2019</w:t>
            </w:r>
          </w:p>
        </w:tc>
      </w:tr>
      <w:tr w:rsidR="00162CA4" w:rsidRPr="00AD1501" w14:paraId="69B18648" w14:textId="77777777" w:rsidTr="00C06192">
        <w:trPr>
          <w:trHeight w:val="320"/>
        </w:trPr>
        <w:tc>
          <w:tcPr>
            <w:tcW w:w="12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51F6E8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Lower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9EA23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487</w:t>
            </w:r>
          </w:p>
        </w:tc>
        <w:tc>
          <w:tcPr>
            <w:tcW w:w="82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1821F8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45)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C1E74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5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892F8A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4)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1B472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6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A46828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13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CB233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258</w:t>
            </w:r>
          </w:p>
        </w:tc>
        <w:tc>
          <w:tcPr>
            <w:tcW w:w="902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8D4F67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8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C0C71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625B7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2)</w:t>
            </w:r>
          </w:p>
        </w:tc>
        <w:tc>
          <w:tcPr>
            <w:tcW w:w="827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41AF13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1.9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664AF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0.2)</w:t>
            </w:r>
          </w:p>
        </w:tc>
      </w:tr>
      <w:tr w:rsidR="00162CA4" w:rsidRPr="00AD1501" w14:paraId="0069965D" w14:textId="77777777" w:rsidTr="00C06192">
        <w:trPr>
          <w:trHeight w:val="320"/>
        </w:trPr>
        <w:tc>
          <w:tcPr>
            <w:tcW w:w="12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7969E5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Middle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06C0D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470</w:t>
            </w:r>
          </w:p>
        </w:tc>
        <w:tc>
          <w:tcPr>
            <w:tcW w:w="82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9E2437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50)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FFE44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5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2A3798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2)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3983A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6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13C7B4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2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12E0A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271</w:t>
            </w:r>
          </w:p>
        </w:tc>
        <w:tc>
          <w:tcPr>
            <w:tcW w:w="902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B013D1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25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51F20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B80588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5)</w:t>
            </w: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B93CCD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1.8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E4AD5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0.3)</w:t>
            </w:r>
          </w:p>
        </w:tc>
      </w:tr>
      <w:tr w:rsidR="00162CA4" w:rsidRPr="00AD1501" w14:paraId="502CAD64" w14:textId="77777777" w:rsidTr="00C06192">
        <w:trPr>
          <w:trHeight w:val="320"/>
        </w:trPr>
        <w:tc>
          <w:tcPr>
            <w:tcW w:w="12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BA1E1D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Middle-ES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21E73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453</w:t>
            </w:r>
          </w:p>
        </w:tc>
        <w:tc>
          <w:tcPr>
            <w:tcW w:w="82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F6D074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49)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7F88F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6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F7810E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3)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EE0A2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6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9C8BED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1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10493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265</w:t>
            </w:r>
          </w:p>
        </w:tc>
        <w:tc>
          <w:tcPr>
            <w:tcW w:w="902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095073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17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0057A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EC78C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7)</w:t>
            </w: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FA48D6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1.7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900B4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0.3)</w:t>
            </w:r>
          </w:p>
        </w:tc>
      </w:tr>
      <w:tr w:rsidR="00162CA4" w:rsidRPr="00AD1501" w14:paraId="446FEB24" w14:textId="77777777" w:rsidTr="00C06192">
        <w:trPr>
          <w:trHeight w:val="77"/>
        </w:trPr>
        <w:tc>
          <w:tcPr>
            <w:tcW w:w="12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04B16A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Upper</w:t>
            </w:r>
          </w:p>
        </w:tc>
        <w:tc>
          <w:tcPr>
            <w:tcW w:w="9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17126A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450</w:t>
            </w:r>
          </w:p>
        </w:tc>
        <w:tc>
          <w:tcPr>
            <w:tcW w:w="82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2A3D5B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12)</w:t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80A587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5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5ADAE0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3)</w:t>
            </w:r>
          </w:p>
        </w:tc>
        <w:tc>
          <w:tcPr>
            <w:tcW w:w="6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8B8B01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609814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6)</w:t>
            </w:r>
          </w:p>
        </w:tc>
        <w:tc>
          <w:tcPr>
            <w:tcW w:w="98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B714A1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269</w:t>
            </w:r>
          </w:p>
        </w:tc>
        <w:tc>
          <w:tcPr>
            <w:tcW w:w="90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9F2467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4)</w:t>
            </w:r>
          </w:p>
        </w:tc>
        <w:tc>
          <w:tcPr>
            <w:tcW w:w="8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445AF0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3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162A8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2)</w:t>
            </w:r>
          </w:p>
        </w:tc>
        <w:tc>
          <w:tcPr>
            <w:tcW w:w="82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F12AD15" w14:textId="77777777" w:rsidR="00162CA4" w:rsidRPr="00AD1501" w:rsidRDefault="00162CA4" w:rsidP="00C06192">
            <w:pPr>
              <w:jc w:val="right"/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1.7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6E79B" w14:textId="77777777" w:rsidR="00162CA4" w:rsidRPr="00AD1501" w:rsidRDefault="00162CA4" w:rsidP="00C06192">
            <w:pPr>
              <w:rPr>
                <w:color w:val="000000"/>
                <w:sz w:val="22"/>
                <w:szCs w:val="22"/>
              </w:rPr>
            </w:pPr>
            <w:r w:rsidRPr="00AD1501">
              <w:rPr>
                <w:color w:val="000000"/>
                <w:sz w:val="22"/>
                <w:szCs w:val="22"/>
              </w:rPr>
              <w:t>(±0.1)</w:t>
            </w:r>
          </w:p>
        </w:tc>
      </w:tr>
    </w:tbl>
    <w:p w14:paraId="149CA902" w14:textId="20C14A47" w:rsidR="00162CA4" w:rsidRDefault="00162CA4" w:rsidP="00162CA4">
      <w:r>
        <w:rPr>
          <w:sz w:val="22"/>
          <w:szCs w:val="22"/>
          <w:vertAlign w:val="superscript"/>
        </w:rPr>
        <w:t>1</w:t>
      </w:r>
      <w:r w:rsidRPr="00295B3E">
        <w:t xml:space="preserve">Özgenç, </w:t>
      </w:r>
      <w:proofErr w:type="spellStart"/>
      <w:r w:rsidRPr="00295B3E">
        <w:t>Durmaz</w:t>
      </w:r>
      <w:proofErr w:type="spellEnd"/>
      <w:r w:rsidRPr="00295B3E">
        <w:t xml:space="preserve"> &amp; </w:t>
      </w:r>
      <w:proofErr w:type="spellStart"/>
      <w:r w:rsidRPr="00295B3E">
        <w:t>Kuştaş</w:t>
      </w:r>
      <w:proofErr w:type="spellEnd"/>
      <w:r w:rsidRPr="00295B3E">
        <w:t>, 2</w:t>
      </w:r>
      <w:r>
        <w:t>017</w:t>
      </w:r>
    </w:p>
    <w:p w14:paraId="590C7EE7" w14:textId="77777777" w:rsidR="00162CA4" w:rsidRDefault="00162CA4" w:rsidP="00162CA4">
      <w:pPr>
        <w:rPr>
          <w:vertAlign w:val="superscript"/>
        </w:rPr>
      </w:pPr>
      <w:r>
        <w:rPr>
          <w:vertAlign w:val="superscript"/>
        </w:rPr>
        <w:t>2</w:t>
      </w:r>
      <w:r>
        <w:rPr>
          <w:vertAlign w:val="superscript"/>
        </w:rPr>
        <w:fldChar w:fldCharType="begin"/>
      </w:r>
      <w:r>
        <w:rPr>
          <w:vertAlign w:val="superscript"/>
        </w:rPr>
        <w:instrText xml:space="preserve"> ADDIN ZOTERO_ITEM CSL_CITATION {"citationID":"9aP2nCBP","properties":{"formattedCitation":"(Naumann, 2000)","plainCitation":"(Naumann, 2000)","noteIndex":0},"citationItems":[{"id":8,"uris":["http://zotero.org/users/local/Pju5HuQn/items/T48XRPRP"],"uri":["http://zotero.org/users/local/Pju5HuQn/items/T48XRPRP"],"itemData":{"id":8,"type":"chapter","abstract":"Infrared (IR) spectra of intact microbial cells are highly specific fingerprint-like signatures which are used to differ- entiate, classify, and identify diverse microbial species and strains. Microbial IR spectra are also useful to (1) detect in situ intracellular compounds or structures such as inclu- sion bodies, storage materials, and endospores, (2) monitor and quantify metabolically released CO2 in response to various different substrates, and (3) characterize growth- dependent phenomena and cell–drug interactions. The characteristic information, useful for microbial charac- terizations, is generally distributed over the entire IR region of the electromagnetic spectrum, i.e. over the near-infrared (NIR), mid-infrared (MIR), and far-infrared (FIR). The spectral traits can be systematically extracted from the typically broad and complex spectral contours applying resolution enhancement techniques, difference spectroscopy, and pattern recognition methods such as factor-analysis and cluster-analysis, and artificial neural networks (ANNs). Additional applications arise by means of a light microscope coupled to the IR spectrometer. IR spectra of microcolonies containing less than 103 cells are obtained from colony replica by a stamping technique that transfers microcolonies growing on culture plates to a special IR-sample holder. Using a computer-controlled x,y-stage together with mapping and video techniques, the fundamental tasks of microbiological analysis, namely detection, enumeration, and differentiation of microorgan- isms, are perspectively integrated in one single apparatus.","container-title":"Encyclopedia of Analytical Cheistry","edition":"R.A. Meyers","page":"102-131","publisher":"John Wiley &amp; Sons Ltd, Chichester","title":"Infrared Spectroscopy in Microbiology","author":[{"family":"Naumann","given":"Dieter"}],"issued":{"date-parts":[["2000"]]}}}],"schema":"https://github.com/citation-style-language/schema/raw/master/csl-citation.json"} </w:instrText>
      </w:r>
      <w:r>
        <w:rPr>
          <w:vertAlign w:val="superscript"/>
        </w:rPr>
        <w:fldChar w:fldCharType="separate"/>
      </w:r>
      <w:r>
        <w:rPr>
          <w:noProof/>
        </w:rPr>
        <w:t>Naumann, 2000</w:t>
      </w:r>
      <w:r>
        <w:rPr>
          <w:vertAlign w:val="superscript"/>
        </w:rPr>
        <w:fldChar w:fldCharType="end"/>
      </w:r>
    </w:p>
    <w:p w14:paraId="3FB20B6F" w14:textId="77777777" w:rsidR="00912712" w:rsidRDefault="008B1A69">
      <w:bookmarkStart w:id="0" w:name="_GoBack"/>
      <w:bookmarkEnd w:id="0"/>
    </w:p>
    <w:sectPr w:rsidR="00912712" w:rsidSect="00E959C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65C96"/>
    <w:rsid w:val="00162CA4"/>
    <w:rsid w:val="001A7DFF"/>
    <w:rsid w:val="00365C96"/>
    <w:rsid w:val="0049483C"/>
    <w:rsid w:val="00513DDF"/>
    <w:rsid w:val="005C3F66"/>
    <w:rsid w:val="007F388B"/>
    <w:rsid w:val="008B1A69"/>
    <w:rsid w:val="00901D01"/>
    <w:rsid w:val="00AE747E"/>
    <w:rsid w:val="00D55A08"/>
    <w:rsid w:val="00E959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ED8AEE7"/>
  <w14:defaultImageDpi w14:val="32767"/>
  <w15:chartTrackingRefBased/>
  <w15:docId w15:val="{C00C2418-4DA5-5941-BE57-AE112F85C7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365C96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2159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88</Words>
  <Characters>2786</Characters>
  <Application>Microsoft Office Word</Application>
  <DocSecurity>0</DocSecurity>
  <Lines>23</Lines>
  <Paragraphs>6</Paragraphs>
  <ScaleCrop>false</ScaleCrop>
  <Company/>
  <LinksUpToDate>false</LinksUpToDate>
  <CharactersWithSpaces>32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Leonard</dc:creator>
  <cp:keywords/>
  <dc:description/>
  <cp:lastModifiedBy>Laura Leonard</cp:lastModifiedBy>
  <cp:revision>4</cp:revision>
  <dcterms:created xsi:type="dcterms:W3CDTF">2021-06-05T02:17:00Z</dcterms:created>
  <dcterms:modified xsi:type="dcterms:W3CDTF">2021-06-05T03:34:00Z</dcterms:modified>
</cp:coreProperties>
</file>